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2E5F" w:rsidRPr="00EC2E5F" w:rsidRDefault="00D9228E" w:rsidP="002A1B4C">
      <w:pPr>
        <w:spacing w:line="276" w:lineRule="auto"/>
        <w:jc w:val="center"/>
        <w:rPr>
          <w:sz w:val="36"/>
          <w:szCs w:val="36"/>
        </w:rPr>
      </w:pPr>
      <w:r>
        <w:rPr>
          <w:sz w:val="36"/>
          <w:szCs w:val="36"/>
        </w:rPr>
        <w:t xml:space="preserve">Fabrication of </w:t>
      </w:r>
      <w:r>
        <w:rPr>
          <w:sz w:val="36"/>
          <w:szCs w:val="36"/>
        </w:rPr>
        <w:t xml:space="preserve">Li-S </w:t>
      </w:r>
      <w:r w:rsidR="0054401D">
        <w:rPr>
          <w:sz w:val="36"/>
          <w:szCs w:val="36"/>
        </w:rPr>
        <w:t xml:space="preserve">Fiber </w:t>
      </w:r>
      <w:r>
        <w:rPr>
          <w:sz w:val="36"/>
          <w:szCs w:val="36"/>
        </w:rPr>
        <w:t>B</w:t>
      </w:r>
      <w:r w:rsidRPr="00EC2E5F">
        <w:rPr>
          <w:sz w:val="36"/>
          <w:szCs w:val="36"/>
        </w:rPr>
        <w:t xml:space="preserve">attery </w:t>
      </w:r>
      <w:r>
        <w:rPr>
          <w:sz w:val="36"/>
          <w:szCs w:val="36"/>
        </w:rPr>
        <w:t>with Carbon Nanotube Thread-Sulfur Composite as Cathode</w:t>
      </w:r>
    </w:p>
    <w:p w:rsidR="00EC2E5F" w:rsidRDefault="00EC2E5F"/>
    <w:p w:rsidR="00EC2E5F" w:rsidRDefault="00EC2E5F"/>
    <w:p w:rsidR="009B32D4" w:rsidRPr="009B2805" w:rsidRDefault="009B32D4" w:rsidP="002A1B4C">
      <w:pPr>
        <w:spacing w:line="276" w:lineRule="auto"/>
        <w:rPr>
          <w:u w:val="single"/>
        </w:rPr>
      </w:pPr>
      <w:r w:rsidRPr="009B2805">
        <w:rPr>
          <w:u w:val="single"/>
        </w:rPr>
        <w:t>Goals and Objectives:</w:t>
      </w:r>
    </w:p>
    <w:p w:rsidR="00AD49C9" w:rsidRDefault="00AD49C9" w:rsidP="002A1B4C">
      <w:pPr>
        <w:pStyle w:val="ListParagraph"/>
        <w:numPr>
          <w:ilvl w:val="0"/>
          <w:numId w:val="1"/>
        </w:numPr>
        <w:spacing w:line="276" w:lineRule="auto"/>
      </w:pPr>
      <w:r>
        <w:t>Study the provided literature about Li-S battery.</w:t>
      </w:r>
    </w:p>
    <w:p w:rsidR="009B32D4" w:rsidRPr="009B32D4" w:rsidRDefault="009D5A2C" w:rsidP="002A1B4C">
      <w:pPr>
        <w:pStyle w:val="ListParagraph"/>
        <w:numPr>
          <w:ilvl w:val="0"/>
          <w:numId w:val="1"/>
        </w:numPr>
        <w:spacing w:line="276" w:lineRule="auto"/>
      </w:pPr>
      <w:r>
        <w:t xml:space="preserve">Fabrication of </w:t>
      </w:r>
      <w:proofErr w:type="spellStart"/>
      <w:r>
        <w:t>spinnable</w:t>
      </w:r>
      <w:proofErr w:type="spellEnd"/>
      <w:r>
        <w:t xml:space="preserve"> carbon nanotube (CNT) array b</w:t>
      </w:r>
      <w:r w:rsidR="009B32D4" w:rsidRPr="009B32D4">
        <w:rPr>
          <w:rFonts w:eastAsia="PMingLiU"/>
          <w:lang w:eastAsia="zh-CN"/>
        </w:rPr>
        <w:t xml:space="preserve">y </w:t>
      </w:r>
      <w:r w:rsidR="009B32D4" w:rsidRPr="009B32D4">
        <w:t xml:space="preserve">Chemical Vapor Deposition (CVD) described in the </w:t>
      </w:r>
      <w:r>
        <w:t xml:space="preserve">provided </w:t>
      </w:r>
      <w:r w:rsidR="009B32D4" w:rsidRPr="009B32D4">
        <w:t>publication</w:t>
      </w:r>
      <w:r w:rsidR="00AD49C9">
        <w:t>s</w:t>
      </w:r>
      <w:r w:rsidR="009B32D4" w:rsidRPr="009B32D4">
        <w:t xml:space="preserve"> from our group.</w:t>
      </w:r>
    </w:p>
    <w:p w:rsidR="009B32D4" w:rsidRDefault="009D5A2C" w:rsidP="002A1B4C">
      <w:pPr>
        <w:pStyle w:val="ListParagraph"/>
        <w:numPr>
          <w:ilvl w:val="0"/>
          <w:numId w:val="1"/>
        </w:numPr>
        <w:spacing w:line="276" w:lineRule="auto"/>
      </w:pPr>
      <w:r>
        <w:t>Fabrication of CNT thread-sulfur (CNT</w:t>
      </w:r>
      <w:r w:rsidR="009B32D4" w:rsidRPr="009B32D4">
        <w:t>-S) composites as a cathode in Li-S battery</w:t>
      </w:r>
      <w:r w:rsidR="009B32D4">
        <w:t xml:space="preserve"> by </w:t>
      </w:r>
      <w:r>
        <w:t>sulfur melting method</w:t>
      </w:r>
      <w:r w:rsidR="009B32D4" w:rsidRPr="009B32D4">
        <w:t>.</w:t>
      </w:r>
    </w:p>
    <w:p w:rsidR="0070556A" w:rsidRDefault="00AD49C9" w:rsidP="002A1B4C">
      <w:pPr>
        <w:pStyle w:val="ListParagraph"/>
        <w:numPr>
          <w:ilvl w:val="0"/>
          <w:numId w:val="1"/>
        </w:numPr>
        <w:spacing w:line="276" w:lineRule="auto"/>
      </w:pPr>
      <w:r>
        <w:t xml:space="preserve">Find </w:t>
      </w:r>
      <w:r w:rsidR="0070556A">
        <w:t>th</w:t>
      </w:r>
      <w:r w:rsidR="009D5A2C">
        <w:t>e content of sulfur in the CNT-S</w:t>
      </w:r>
      <w:r>
        <w:t xml:space="preserve"> by Thermo-Gravimetric Analysis (TGA)</w:t>
      </w:r>
      <w:r w:rsidR="0070556A">
        <w:t>.</w:t>
      </w:r>
    </w:p>
    <w:p w:rsidR="00AF6639" w:rsidRDefault="00AF6639" w:rsidP="002A1B4C">
      <w:pPr>
        <w:pStyle w:val="ListParagraph"/>
        <w:numPr>
          <w:ilvl w:val="0"/>
          <w:numId w:val="1"/>
        </w:numPr>
        <w:spacing w:line="276" w:lineRule="auto"/>
      </w:pPr>
      <w:r>
        <w:t xml:space="preserve">Use </w:t>
      </w:r>
      <w:bookmarkStart w:id="0" w:name="OLE_LINK33"/>
      <w:bookmarkStart w:id="1" w:name="OLE_LINK34"/>
      <w:bookmarkStart w:id="2" w:name="OLE_LINK35"/>
      <w:r w:rsidRPr="00AF6639">
        <w:t>Scanning Electron Microscopy (SEM)</w:t>
      </w:r>
      <w:r>
        <w:t xml:space="preserve"> </w:t>
      </w:r>
      <w:bookmarkEnd w:id="0"/>
      <w:bookmarkEnd w:id="1"/>
      <w:bookmarkEnd w:id="2"/>
      <w:r>
        <w:t xml:space="preserve">to </w:t>
      </w:r>
      <w:r w:rsidR="00AD49C9">
        <w:t xml:space="preserve">study </w:t>
      </w:r>
      <w:r>
        <w:t xml:space="preserve">the surface morphology of </w:t>
      </w:r>
      <w:r w:rsidR="00AD49C9">
        <w:t xml:space="preserve">the </w:t>
      </w:r>
      <w:r w:rsidR="009D5A2C">
        <w:t>obtained CNT thread and CNT-S</w:t>
      </w:r>
      <w:r>
        <w:t>.</w:t>
      </w:r>
    </w:p>
    <w:p w:rsidR="009B32D4" w:rsidRDefault="0054401D" w:rsidP="002A1B4C">
      <w:pPr>
        <w:pStyle w:val="ListParagraph"/>
        <w:numPr>
          <w:ilvl w:val="0"/>
          <w:numId w:val="1"/>
        </w:numPr>
        <w:spacing w:line="276" w:lineRule="auto"/>
      </w:pPr>
      <w:r>
        <w:t xml:space="preserve">Assemble </w:t>
      </w:r>
      <w:r w:rsidR="00F81387">
        <w:t xml:space="preserve">Li-S </w:t>
      </w:r>
      <w:r>
        <w:t xml:space="preserve">fiber </w:t>
      </w:r>
      <w:r w:rsidR="00F81387">
        <w:t xml:space="preserve">battery in </w:t>
      </w:r>
      <w:r w:rsidR="00AD49C9">
        <w:t xml:space="preserve">an </w:t>
      </w:r>
      <w:r>
        <w:t>argon-filled</w:t>
      </w:r>
      <w:r w:rsidR="00AD49C9">
        <w:t xml:space="preserve"> </w:t>
      </w:r>
      <w:r w:rsidR="00F81387">
        <w:t>glove box.</w:t>
      </w:r>
    </w:p>
    <w:p w:rsidR="00F81387" w:rsidRDefault="00F81387" w:rsidP="002A1B4C">
      <w:pPr>
        <w:pStyle w:val="ListParagraph"/>
        <w:numPr>
          <w:ilvl w:val="0"/>
          <w:numId w:val="1"/>
        </w:numPr>
        <w:spacing w:line="276" w:lineRule="auto"/>
      </w:pPr>
      <w:r>
        <w:t xml:space="preserve">Test the </w:t>
      </w:r>
      <w:r w:rsidR="00AD49C9">
        <w:t xml:space="preserve">assembled </w:t>
      </w:r>
      <w:r>
        <w:t xml:space="preserve">battery </w:t>
      </w:r>
      <w:r w:rsidR="00AD49C9">
        <w:t xml:space="preserve">with </w:t>
      </w:r>
      <w:r>
        <w:t xml:space="preserve">a </w:t>
      </w:r>
      <w:proofErr w:type="spellStart"/>
      <w:r>
        <w:t>galvanostatic</w:t>
      </w:r>
      <w:proofErr w:type="spellEnd"/>
      <w:r>
        <w:t xml:space="preserve"> charge discharge instrument.</w:t>
      </w:r>
    </w:p>
    <w:p w:rsidR="00AD49C9" w:rsidRDefault="00AD49C9" w:rsidP="002A1B4C">
      <w:pPr>
        <w:pStyle w:val="ListParagraph"/>
        <w:numPr>
          <w:ilvl w:val="0"/>
          <w:numId w:val="1"/>
        </w:numPr>
        <w:spacing w:line="276" w:lineRule="auto"/>
      </w:pPr>
      <w:r>
        <w:t>Measure the main characteristics and parameters related to the fabricated Li-S batter</w:t>
      </w:r>
      <w:r w:rsidR="006C1464">
        <w:t>ie</w:t>
      </w:r>
      <w:r>
        <w:t>s.</w:t>
      </w:r>
    </w:p>
    <w:p w:rsidR="00EC2E5F" w:rsidRDefault="00EC2E5F" w:rsidP="002A1B4C">
      <w:pPr>
        <w:pStyle w:val="ListParagraph"/>
        <w:numPr>
          <w:ilvl w:val="0"/>
          <w:numId w:val="1"/>
        </w:numPr>
        <w:spacing w:line="276" w:lineRule="auto"/>
      </w:pPr>
      <w:r>
        <w:t>Understand the mechanism and principle of Li-S battery.</w:t>
      </w:r>
    </w:p>
    <w:p w:rsidR="00EC2E5F" w:rsidRDefault="00EC2E5F" w:rsidP="002A1B4C">
      <w:pPr>
        <w:pStyle w:val="ListParagraph"/>
        <w:numPr>
          <w:ilvl w:val="0"/>
          <w:numId w:val="1"/>
        </w:numPr>
        <w:spacing w:line="276" w:lineRule="auto"/>
      </w:pPr>
      <w:r>
        <w:t>Understand the critical factor</w:t>
      </w:r>
      <w:r w:rsidR="00AD49C9">
        <w:t>s</w:t>
      </w:r>
      <w:r w:rsidR="00F260D3">
        <w:t xml:space="preserve"> </w:t>
      </w:r>
      <w:r w:rsidR="00AD49C9">
        <w:t>affecting the performance of</w:t>
      </w:r>
      <w:r>
        <w:t xml:space="preserve"> </w:t>
      </w:r>
      <w:r w:rsidR="00AD49C9">
        <w:t xml:space="preserve">a </w:t>
      </w:r>
      <w:r>
        <w:t>Li-S battery.</w:t>
      </w:r>
    </w:p>
    <w:p w:rsidR="00F81387" w:rsidRDefault="00F81387" w:rsidP="002A1B4C">
      <w:pPr>
        <w:spacing w:line="276" w:lineRule="auto"/>
      </w:pPr>
    </w:p>
    <w:p w:rsidR="00F81387" w:rsidRPr="009B2805" w:rsidRDefault="00F81387" w:rsidP="002A1B4C">
      <w:pPr>
        <w:spacing w:line="276" w:lineRule="auto"/>
        <w:rPr>
          <w:u w:val="single"/>
        </w:rPr>
      </w:pPr>
      <w:r w:rsidRPr="009B2805">
        <w:rPr>
          <w:u w:val="single"/>
        </w:rPr>
        <w:t>Facilities:</w:t>
      </w:r>
    </w:p>
    <w:p w:rsidR="00F81387" w:rsidRDefault="00A10C06" w:rsidP="002A1B4C">
      <w:pPr>
        <w:pStyle w:val="ListParagraph"/>
        <w:numPr>
          <w:ilvl w:val="0"/>
          <w:numId w:val="2"/>
        </w:numPr>
        <w:spacing w:line="276" w:lineRule="auto"/>
      </w:pPr>
      <w:r w:rsidRPr="00A10C06">
        <w:rPr>
          <w:b/>
        </w:rPr>
        <w:t>Tube</w:t>
      </w:r>
      <w:r w:rsidR="00F81387" w:rsidRPr="00A10C06">
        <w:rPr>
          <w:b/>
        </w:rPr>
        <w:t xml:space="preserve"> furnace </w:t>
      </w:r>
      <w:r w:rsidR="0054401D">
        <w:t xml:space="preserve">to growth </w:t>
      </w:r>
      <w:r w:rsidR="00C67799">
        <w:t>CNT array</w:t>
      </w:r>
      <w:r w:rsidR="00F81387">
        <w:t>.</w:t>
      </w:r>
    </w:p>
    <w:p w:rsidR="00F81387" w:rsidRDefault="00F81387" w:rsidP="002A1B4C">
      <w:pPr>
        <w:pStyle w:val="ListParagraph"/>
        <w:numPr>
          <w:ilvl w:val="0"/>
          <w:numId w:val="2"/>
        </w:numPr>
        <w:spacing w:line="276" w:lineRule="auto"/>
      </w:pPr>
      <w:r w:rsidRPr="00A10C06">
        <w:rPr>
          <w:b/>
        </w:rPr>
        <w:t>Autoclave</w:t>
      </w:r>
      <w:r>
        <w:t xml:space="preserve"> and </w:t>
      </w:r>
      <w:r w:rsidRPr="00A10C06">
        <w:rPr>
          <w:b/>
        </w:rPr>
        <w:t xml:space="preserve">air-oven </w:t>
      </w:r>
      <w:r w:rsidR="00C67799">
        <w:t>to synthesize CNT</w:t>
      </w:r>
      <w:r>
        <w:t>-S.</w:t>
      </w:r>
    </w:p>
    <w:p w:rsidR="0070556A" w:rsidRDefault="0070556A" w:rsidP="002A1B4C">
      <w:pPr>
        <w:pStyle w:val="ListParagraph"/>
        <w:numPr>
          <w:ilvl w:val="0"/>
          <w:numId w:val="2"/>
        </w:numPr>
        <w:spacing w:line="276" w:lineRule="auto"/>
      </w:pPr>
      <w:r w:rsidRPr="00A10C06">
        <w:rPr>
          <w:rFonts w:hint="eastAsia"/>
          <w:b/>
        </w:rPr>
        <w:t xml:space="preserve">Thermogravimetric analysis </w:t>
      </w:r>
      <w:r w:rsidRPr="004A3A2E">
        <w:rPr>
          <w:rFonts w:hint="eastAsia"/>
        </w:rPr>
        <w:t>(TGA)</w:t>
      </w:r>
      <w:r>
        <w:t xml:space="preserve"> to meas</w:t>
      </w:r>
      <w:r w:rsidR="00C67799">
        <w:t>ure the content of sulfur in CNT</w:t>
      </w:r>
      <w:r>
        <w:t>-S.</w:t>
      </w:r>
    </w:p>
    <w:p w:rsidR="000615BD" w:rsidRDefault="000615BD" w:rsidP="002A1B4C">
      <w:pPr>
        <w:pStyle w:val="ListParagraph"/>
        <w:numPr>
          <w:ilvl w:val="0"/>
          <w:numId w:val="2"/>
        </w:numPr>
        <w:spacing w:line="276" w:lineRule="auto"/>
      </w:pPr>
      <w:r w:rsidRPr="000615BD">
        <w:rPr>
          <w:b/>
        </w:rPr>
        <w:t>Scanning Electron Microscopy</w:t>
      </w:r>
      <w:r w:rsidRPr="00AF6639">
        <w:t xml:space="preserve"> (SEM)</w:t>
      </w:r>
      <w:r>
        <w:t>.</w:t>
      </w:r>
    </w:p>
    <w:p w:rsidR="00F81387" w:rsidRDefault="0070556A" w:rsidP="002A1B4C">
      <w:pPr>
        <w:pStyle w:val="ListParagraph"/>
        <w:numPr>
          <w:ilvl w:val="0"/>
          <w:numId w:val="2"/>
        </w:numPr>
        <w:spacing w:line="276" w:lineRule="auto"/>
      </w:pPr>
      <w:r w:rsidRPr="00A10C06">
        <w:rPr>
          <w:b/>
        </w:rPr>
        <w:t xml:space="preserve">Glove box </w:t>
      </w:r>
      <w:r w:rsidR="00C67799">
        <w:t>to assemble the fiber</w:t>
      </w:r>
      <w:r>
        <w:t xml:space="preserve"> battery.</w:t>
      </w:r>
    </w:p>
    <w:p w:rsidR="0070556A" w:rsidRDefault="000615BD" w:rsidP="002A1B4C">
      <w:pPr>
        <w:pStyle w:val="ListParagraph"/>
        <w:numPr>
          <w:ilvl w:val="0"/>
          <w:numId w:val="2"/>
        </w:numPr>
        <w:spacing w:line="276" w:lineRule="auto"/>
      </w:pPr>
      <w:bookmarkStart w:id="3" w:name="OLE_LINK30"/>
      <w:bookmarkStart w:id="4" w:name="OLE_LINK31"/>
      <w:proofErr w:type="spellStart"/>
      <w:r>
        <w:rPr>
          <w:b/>
        </w:rPr>
        <w:t>G</w:t>
      </w:r>
      <w:r w:rsidR="00415F44" w:rsidRPr="00A10C06">
        <w:rPr>
          <w:b/>
        </w:rPr>
        <w:t>alvanostatic</w:t>
      </w:r>
      <w:bookmarkEnd w:id="3"/>
      <w:bookmarkEnd w:id="4"/>
      <w:proofErr w:type="spellEnd"/>
      <w:r w:rsidR="00415F44" w:rsidRPr="00A10C06">
        <w:rPr>
          <w:b/>
        </w:rPr>
        <w:t xml:space="preserve"> charge-discharge instrument</w:t>
      </w:r>
      <w:r w:rsidR="00A10C06">
        <w:t xml:space="preserve"> to test battery performance</w:t>
      </w:r>
      <w:r w:rsidR="00415F44">
        <w:t>.</w:t>
      </w:r>
    </w:p>
    <w:p w:rsidR="00F81387" w:rsidRDefault="00F81387" w:rsidP="002A1B4C">
      <w:pPr>
        <w:spacing w:line="276" w:lineRule="auto"/>
      </w:pPr>
      <w:r>
        <w:t xml:space="preserve"> </w:t>
      </w:r>
    </w:p>
    <w:p w:rsidR="00EC2E5F" w:rsidRDefault="00EC2E5F" w:rsidP="00F81387"/>
    <w:p w:rsidR="00EC2E5F" w:rsidRPr="009B2805" w:rsidRDefault="00EC2E5F" w:rsidP="00F81387">
      <w:pPr>
        <w:rPr>
          <w:u w:val="single"/>
        </w:rPr>
      </w:pPr>
      <w:r w:rsidRPr="009B2805">
        <w:rPr>
          <w:u w:val="single"/>
        </w:rPr>
        <w:t>Reading materials</w:t>
      </w:r>
      <w:r w:rsidR="00BC6764" w:rsidRPr="009B2805">
        <w:rPr>
          <w:u w:val="single"/>
        </w:rPr>
        <w:fldChar w:fldCharType="begin" w:fldLock="1"/>
      </w:r>
      <w:r w:rsidR="00BC6764" w:rsidRPr="009B2805">
        <w:rPr>
          <w:u w:val="single"/>
        </w:rPr>
        <w:instrText>ADDIN CSL_CITATION { "citationItems" : [ { "id" : "ITEM-1", "itemData" : { "DOI" : "10.1021/cr500062v", "ISBN" : "0009-2665", "ISSN" : "1520-6890", "PMID" : "25026475", "author" : [ { "dropping-particle" : "", "family" : "Manthiram", "given" : "Arumugam", "non-dropping-particle" : "", "parse-names" : false, "suffix" : "" }, { "dropping-particle" : "", "family" : "Fu", "given" : "Yongzhu", "non-dropping-particle" : "", "parse-names" : false, "suffix" : "" }, { "dropping-particle" : "", "family" : "Chung", "given" : "Sheng-heng", "non-dropping-particle" : "", "parse-names" : false, "suffix" : "" }, { "dropping-particle" : "", "family" : "Zu", "given" : "Chenxi", "non-dropping-particle" : "", "parse-names" : false, "suffix" : "" }, { "dropping-particle" : "", "family" : "Su", "given" : "Yu-sheng", "non-dropping-particle" : "", "parse-names" : false, "suffix" : "" } ], "container-title" : "Chemical Reviews", "id" : "ITEM-1", "issued" : { "date-parts" : [ [ "2014" ] ] }, "page" : "11751-87", "title" : "Rechargeable Lithium \u2212 Sulfur Batteries", "type" : "article-journal", "volume" : "114" }, "uris" : [ "http://www.mendeley.com/documents/?uuid=7447ca44-8444-4645-9c9e-583d5ae9e008" ] }, { "id" : "ITEM-2", "itemData" : { "DOI" : "10.1002/adma.201405115", "ISBN" : "1521-4095", "ISSN" : "09359648", "PMID" : "25688969", "abstract" : "Development of advanced energy-storage systems for portable devices, electric vehicles, and grid storage must fulfill several requirements: low-cost, long life, acceptable safety, high energy, high power, and environmental benignity. With these requirements, lithium\u2013sulfur (Li\u2013S) batteries promise great potential to be the next-generation high-energy system. However, the practicality of Li\u2013S technology is hindered by technical obstacles, such as short shelf and cycle life and low sulfur content/loading, arising from the shuttling of polysulfide intermediates between the cathode and anode and the poor electronic conductivity of S and the discharge product Li2S. Much progress has been made during the past five years to circumvent these problems by employing sulfur\u2013carbon or sulfur\u2013polymer composite cathodes, novel cell configurations, and lithium-metal anode stabilization. This Progress Report highlights recent developments with special attention toward innovation in sulfur-encapsulation techniques, development of novel materials, and cell-component design. The scientific understanding and engineering concerns are discussed at the end in every developmental stage. The critical research directions needed and the remaining challenges to be addressed are summarized in the Conclusion.", "author" : [ { "dropping-particle" : "", "family" : "Manthiram", "given" : "Arumugam", "non-dropping-particle" : "", "parse-names" : false, "suffix" : "" }, { "dropping-particle" : "", "family" : "Chung", "given" : "Sheng-Heng", "non-dropping-particle" : "", "parse-names" : false, "suffix" : "" }, { "dropping-particle" : "", "family" : "Zu", "given" : "Chenxi", "non-dropping-particle" : "", "parse-names" : false, "suffix" : "" } ], "container-title" : "Advanced Materials", "id" : "ITEM-2", "issue" : "12", "issued" : { "date-parts" : [ [ "2015" ] ] }, "page" : "1980-2006", "title" : "Lithium\u2013Sulfur Batteries: Progress and Prospects", "type" : "article-journal", "volume" : "27" }, "uris" : [ "http://www.mendeley.com/documents/?uuid=7d04b949-567e-4403-bf6f-e812eebe6b13" ] } ], "mendeley" : { "formattedCitation" : "&lt;sup&gt;[1,2]&lt;/sup&gt;", "plainTextFormattedCitation" : "[1,2]" }, "properties" : { "noteIndex" : 0 }, "schema" : "https://github.com/citation-style-language/schema/raw/master/csl-citation.json" }</w:instrText>
      </w:r>
      <w:r w:rsidR="00BC6764" w:rsidRPr="009B2805">
        <w:rPr>
          <w:u w:val="single"/>
        </w:rPr>
        <w:fldChar w:fldCharType="separate"/>
      </w:r>
      <w:r w:rsidR="00BC6764" w:rsidRPr="009B2805">
        <w:rPr>
          <w:noProof/>
          <w:u w:val="single"/>
          <w:vertAlign w:val="superscript"/>
        </w:rPr>
        <w:t>[1,2]</w:t>
      </w:r>
      <w:r w:rsidR="00BC6764" w:rsidRPr="009B2805">
        <w:rPr>
          <w:u w:val="single"/>
        </w:rPr>
        <w:fldChar w:fldCharType="end"/>
      </w:r>
      <w:r w:rsidRPr="009B2805">
        <w:rPr>
          <w:u w:val="single"/>
        </w:rPr>
        <w:t>:</w:t>
      </w:r>
    </w:p>
    <w:p w:rsidR="00BC6764" w:rsidRPr="00BC6764" w:rsidRDefault="00EC2E5F" w:rsidP="00BC6764">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BC6764" w:rsidRPr="00BC6764">
        <w:rPr>
          <w:noProof/>
          <w:szCs w:val="24"/>
        </w:rPr>
        <w:t>[1]</w:t>
      </w:r>
      <w:r w:rsidR="00BC6764" w:rsidRPr="00BC6764">
        <w:rPr>
          <w:noProof/>
          <w:szCs w:val="24"/>
        </w:rPr>
        <w:tab/>
      </w:r>
      <w:r w:rsidR="00C67799" w:rsidRPr="00C67799">
        <w:rPr>
          <w:noProof/>
          <w:szCs w:val="24"/>
        </w:rPr>
        <w:t>Manthiram, A., Chung, S. H., &amp; Zu, C. (2015). Lithium–sulfur batteries: progress and prospects. Advanced materials, 27(12), 1980-2006.</w:t>
      </w:r>
    </w:p>
    <w:p w:rsidR="00BC6764" w:rsidRPr="00BC6764" w:rsidRDefault="00BC6764" w:rsidP="00BC6764">
      <w:pPr>
        <w:widowControl w:val="0"/>
        <w:autoSpaceDE w:val="0"/>
        <w:autoSpaceDN w:val="0"/>
        <w:adjustRightInd w:val="0"/>
        <w:ind w:left="640" w:hanging="640"/>
        <w:rPr>
          <w:noProof/>
        </w:rPr>
      </w:pPr>
      <w:r w:rsidRPr="00BC6764">
        <w:rPr>
          <w:noProof/>
          <w:szCs w:val="24"/>
        </w:rPr>
        <w:t>[2]</w:t>
      </w:r>
      <w:r w:rsidRPr="00BC6764">
        <w:rPr>
          <w:noProof/>
          <w:szCs w:val="24"/>
        </w:rPr>
        <w:tab/>
      </w:r>
      <w:r w:rsidR="00C67799" w:rsidRPr="00C67799">
        <w:rPr>
          <w:noProof/>
          <w:szCs w:val="24"/>
        </w:rPr>
        <w:t>Zhang, Y., Zhao, Y., Ren, J., Weng, W., &amp; Peng, H. (2016). Advances in Wearable Fiber</w:t>
      </w:r>
      <w:r w:rsidR="00C67799" w:rsidRPr="00C67799">
        <w:rPr>
          <w:rFonts w:ascii="Cambria Math" w:hAnsi="Cambria Math" w:cs="Cambria Math"/>
          <w:noProof/>
          <w:szCs w:val="24"/>
        </w:rPr>
        <w:t>‐</w:t>
      </w:r>
      <w:r w:rsidR="00C67799" w:rsidRPr="00C67799">
        <w:rPr>
          <w:noProof/>
          <w:szCs w:val="24"/>
        </w:rPr>
        <w:t>Shaped Lithium</w:t>
      </w:r>
      <w:r w:rsidR="00C67799" w:rsidRPr="00C67799">
        <w:rPr>
          <w:rFonts w:ascii="Cambria Math" w:hAnsi="Cambria Math" w:cs="Cambria Math"/>
          <w:noProof/>
          <w:szCs w:val="24"/>
        </w:rPr>
        <w:t>‐</w:t>
      </w:r>
      <w:r w:rsidR="00C67799" w:rsidRPr="00C67799">
        <w:rPr>
          <w:noProof/>
          <w:szCs w:val="24"/>
        </w:rPr>
        <w:t>Ion Batteries. Advanced Materials, 28(22), 4524-4531.</w:t>
      </w:r>
    </w:p>
    <w:p w:rsidR="00EC2E5F" w:rsidRDefault="00EC2E5F" w:rsidP="00EC2E5F">
      <w:r>
        <w:fldChar w:fldCharType="end"/>
      </w:r>
    </w:p>
    <w:p w:rsidR="00C67799" w:rsidRDefault="00C67799" w:rsidP="00EC2E5F">
      <w:pPr>
        <w:rPr>
          <w:u w:val="single"/>
        </w:rPr>
      </w:pPr>
      <w:r w:rsidRPr="00C67799">
        <w:rPr>
          <w:u w:val="single"/>
        </w:rPr>
        <w:t>Other information:</w:t>
      </w:r>
    </w:p>
    <w:p w:rsidR="00C67799" w:rsidRDefault="00C67799" w:rsidP="00EC2E5F">
      <w:pPr>
        <w:rPr>
          <w:u w:val="single"/>
        </w:rPr>
      </w:pPr>
    </w:p>
    <w:p w:rsidR="00C67799" w:rsidRPr="00C67799" w:rsidRDefault="00C67799" w:rsidP="00C67799">
      <w:pPr>
        <w:pStyle w:val="ListParagraph"/>
        <w:numPr>
          <w:ilvl w:val="0"/>
          <w:numId w:val="4"/>
        </w:numPr>
      </w:pPr>
      <w:r w:rsidRPr="00C67799">
        <w:t xml:space="preserve">Alvarez, N. T., Miller, P., </w:t>
      </w:r>
      <w:proofErr w:type="spellStart"/>
      <w:r w:rsidRPr="00C67799">
        <w:t>Haase</w:t>
      </w:r>
      <w:proofErr w:type="spellEnd"/>
      <w:r w:rsidRPr="00C67799">
        <w:t xml:space="preserve">, M., </w:t>
      </w:r>
      <w:proofErr w:type="spellStart"/>
      <w:r w:rsidRPr="00C67799">
        <w:t>Kienzle</w:t>
      </w:r>
      <w:proofErr w:type="spellEnd"/>
      <w:r w:rsidRPr="00C67799">
        <w:t xml:space="preserve">, N., Zhang, L., Schulz, M. J., &amp; </w:t>
      </w:r>
      <w:proofErr w:type="spellStart"/>
      <w:r w:rsidRPr="00C67799">
        <w:t>Shanov</w:t>
      </w:r>
      <w:proofErr w:type="spellEnd"/>
      <w:r w:rsidRPr="00C67799">
        <w:t>, V. (2015). Carbon nanotube assembly at near-industrial natural-fiber spinning rates. Carbon, 86, 350-357.</w:t>
      </w:r>
      <w:bookmarkStart w:id="5" w:name="_GoBack"/>
      <w:bookmarkEnd w:id="5"/>
    </w:p>
    <w:sectPr w:rsidR="00C67799" w:rsidRPr="00C677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32058"/>
    <w:multiLevelType w:val="hybridMultilevel"/>
    <w:tmpl w:val="89F4C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9A094B"/>
    <w:multiLevelType w:val="hybridMultilevel"/>
    <w:tmpl w:val="85580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1770C"/>
    <w:multiLevelType w:val="hybridMultilevel"/>
    <w:tmpl w:val="9446C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4708A"/>
    <w:multiLevelType w:val="hybridMultilevel"/>
    <w:tmpl w:val="3E243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32D4"/>
    <w:rsid w:val="000615BD"/>
    <w:rsid w:val="001C4FDF"/>
    <w:rsid w:val="002A1B4C"/>
    <w:rsid w:val="00306EB7"/>
    <w:rsid w:val="00415F44"/>
    <w:rsid w:val="00514F28"/>
    <w:rsid w:val="0054401D"/>
    <w:rsid w:val="006C085E"/>
    <w:rsid w:val="006C1464"/>
    <w:rsid w:val="0070556A"/>
    <w:rsid w:val="009B2805"/>
    <w:rsid w:val="009B32D4"/>
    <w:rsid w:val="009D5A2C"/>
    <w:rsid w:val="00A06C75"/>
    <w:rsid w:val="00A10C06"/>
    <w:rsid w:val="00A70FFA"/>
    <w:rsid w:val="00A86476"/>
    <w:rsid w:val="00AD49C9"/>
    <w:rsid w:val="00AF6639"/>
    <w:rsid w:val="00B9747C"/>
    <w:rsid w:val="00BC6764"/>
    <w:rsid w:val="00BF29F1"/>
    <w:rsid w:val="00C67799"/>
    <w:rsid w:val="00C87F68"/>
    <w:rsid w:val="00CE67CC"/>
    <w:rsid w:val="00D9228E"/>
    <w:rsid w:val="00E13CFA"/>
    <w:rsid w:val="00EC2E5F"/>
    <w:rsid w:val="00F260D3"/>
    <w:rsid w:val="00F4299F"/>
    <w:rsid w:val="00F8138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E92E16"/>
  <w15:docId w15:val="{307E3559-2BB1-4F63-89A3-14EDA5250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32D4"/>
    <w:pPr>
      <w:ind w:left="720"/>
      <w:contextualSpacing/>
    </w:pPr>
  </w:style>
  <w:style w:type="paragraph" w:styleId="BalloonText">
    <w:name w:val="Balloon Text"/>
    <w:basedOn w:val="Normal"/>
    <w:link w:val="BalloonTextChar"/>
    <w:uiPriority w:val="99"/>
    <w:semiHidden/>
    <w:unhideWhenUsed/>
    <w:rsid w:val="00D9228E"/>
    <w:rPr>
      <w:sz w:val="18"/>
      <w:szCs w:val="18"/>
    </w:rPr>
  </w:style>
  <w:style w:type="character" w:customStyle="1" w:styleId="BalloonTextChar">
    <w:name w:val="Balloon Text Char"/>
    <w:basedOn w:val="DefaultParagraphFont"/>
    <w:link w:val="BalloonText"/>
    <w:uiPriority w:val="99"/>
    <w:semiHidden/>
    <w:rsid w:val="00D9228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83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31896-7E2A-764F-8436-6C5D564A5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Pages>
  <Words>829</Words>
  <Characters>4730</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Fang, Yanbo (fangyb)</cp:lastModifiedBy>
  <cp:revision>4</cp:revision>
  <dcterms:created xsi:type="dcterms:W3CDTF">2017-04-28T01:48:00Z</dcterms:created>
  <dcterms:modified xsi:type="dcterms:W3CDTF">2018-04-2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dvanced-materials</vt:lpwstr>
  </property>
  <property fmtid="{D5CDD505-2E9C-101B-9397-08002B2CF9AE}" pid="5" name="Mendeley Recent Style Name 1_1">
    <vt:lpwstr>Advanced Material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no-energy</vt:lpwstr>
  </property>
  <property fmtid="{D5CDD505-2E9C-101B-9397-08002B2CF9AE}" pid="19" name="Mendeley Recent Style Name 8_1">
    <vt:lpwstr>Nano Energy</vt:lpwstr>
  </property>
  <property fmtid="{D5CDD505-2E9C-101B-9397-08002B2CF9AE}" pid="20" name="Mendeley Recent Style Id 9_1">
    <vt:lpwstr>http://www.zotero.org/styles/nano-letters</vt:lpwstr>
  </property>
  <property fmtid="{D5CDD505-2E9C-101B-9397-08002B2CF9AE}" pid="21" name="Mendeley Recent Style Name 9_1">
    <vt:lpwstr>Nano Letters</vt:lpwstr>
  </property>
  <property fmtid="{D5CDD505-2E9C-101B-9397-08002B2CF9AE}" pid="22" name="Mendeley Document_1">
    <vt:lpwstr>True</vt:lpwstr>
  </property>
  <property fmtid="{D5CDD505-2E9C-101B-9397-08002B2CF9AE}" pid="23" name="Mendeley Unique User Id_1">
    <vt:lpwstr>058c394f-4dfa-3d48-8cf2-d6d52a321452</vt:lpwstr>
  </property>
  <property fmtid="{D5CDD505-2E9C-101B-9397-08002B2CF9AE}" pid="24" name="Mendeley Citation Style_1">
    <vt:lpwstr>http://www.zotero.org/styles/advanced-materials</vt:lpwstr>
  </property>
</Properties>
</file>